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leptin deficit models, that was unrelated to animal dominance. Weight gain was inversely related to pre-diet weight loss in response to a 16hour fast, please rationale why this was tested as a predictive factor in the introduction. Weight gain was not related to the measured appetite and glucoregulatory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Table 1 - the percentages given as fat, CHO and protein do not add up to 100% (67% for chow, 89 and 91% for CD and HFD so this leads me to believe that it is by weight with fibr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We checked with the vendors and we have updated Table 1 accordingly.  The percentages are given as % of calories, but maltodextran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in the Teklad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Note that there are seasonal variations in the composition of the Teklad diet, and therefore these numbers are reasonable estimates on a batch to batch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Why was a 16h fast chosen? This should be discussed,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r w:rsidR="00257D04">
        <w:rPr>
          <w:b/>
        </w:rPr>
        <w:t xml:space="preserve">issue </w:t>
      </w:r>
      <w:r w:rsidR="00E31140">
        <w:rPr>
          <w:b/>
        </w:rPr>
        <w:t xml:space="preserve"> </w:t>
      </w:r>
      <w:r w:rsidR="00257D04">
        <w:rPr>
          <w:b/>
        </w:rPr>
        <w:t xml:space="preserve">in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r w:rsidRPr="00594BC2">
        <w:rPr>
          <w:b/>
          <w:color w:val="FF0000"/>
        </w:rPr>
        <w:t xml:space="preserve">Futhermore, the fasting/refeeding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Do the investigators consider that fasting levels of gut related peptides and one refed timpoint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r w:rsidRPr="007E171E">
        <w:rPr>
          <w:b/>
        </w:rPr>
        <w:t>Refeeding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7ABD14A9"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ghrein and </w:t>
      </w:r>
      <w:r>
        <w:rPr>
          <w:b/>
        </w:rPr>
        <w:t>glucagon</w:t>
      </w:r>
      <w:r w:rsidR="000C4AA9">
        <w:rPr>
          <w:b/>
        </w:rPr>
        <w:t>, and a modest elevation of GLP-1 between fasted and refed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3C486C53" w:rsidR="005A7923" w:rsidRPr="005A7923" w:rsidRDefault="00E270C1" w:rsidP="005A7923">
      <w:pPr>
        <w:pStyle w:val="ListParagraph"/>
        <w:ind w:left="360"/>
        <w:rPr>
          <w:b/>
        </w:rPr>
      </w:pPr>
      <w:r>
        <w:rPr>
          <w:b/>
          <w:noProof/>
        </w:rPr>
        <mc:AlternateContent>
          <mc:Choice Requires="wps">
            <w:drawing>
              <wp:anchor distT="0" distB="0" distL="114300" distR="114300" simplePos="0" relativeHeight="251661312" behindDoc="0" locked="0" layoutInCell="1" allowOverlap="1" wp14:anchorId="18D918DC" wp14:editId="10BEEF64">
                <wp:simplePos x="0" y="0"/>
                <wp:positionH relativeFrom="column">
                  <wp:posOffset>2057400</wp:posOffset>
                </wp:positionH>
                <wp:positionV relativeFrom="paragraph">
                  <wp:posOffset>84455</wp:posOffset>
                </wp:positionV>
                <wp:extent cx="3657600" cy="45720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4572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E270C1" w:rsidRDefault="00501B5F">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E270C1" w:rsidRDefault="00E270C1"/>
                          <w:p w14:paraId="4CE42E02" w14:textId="5211A0FC" w:rsidR="00E270C1" w:rsidRDefault="00E270C1">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6.65pt;width:4in;height:5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" filled="f" stroked="f">
                <v:textbox>
                  <w:txbxContent>
                    <w:p w14:paraId="0959C735" w14:textId="1CEDAEF4" w:rsidR="00E270C1" w:rsidRDefault="00501B5F">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E270C1" w:rsidRDefault="00E270C1"/>
                    <w:p w14:paraId="4CE42E02" w14:textId="5211A0FC" w:rsidR="00E270C1" w:rsidRDefault="00E270C1">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545E4134"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p>
    <w:p w14:paraId="4F3F8F03" w14:textId="77777777" w:rsidR="00E270C1" w:rsidRDefault="00E270C1" w:rsidP="000867BA">
      <w:pPr>
        <w:pStyle w:val="ListParagraph"/>
        <w:ind w:left="0"/>
        <w:rPr>
          <w:b/>
        </w:rPr>
      </w:pPr>
    </w:p>
    <w:p w14:paraId="3EF83CEF" w14:textId="59A9D412" w:rsidR="00E270C1" w:rsidRDefault="00E270C1" w:rsidP="000867BA">
      <w:pPr>
        <w:pStyle w:val="ListParagraph"/>
        <w:ind w:left="0"/>
        <w:rPr>
          <w:b/>
        </w:rPr>
      </w:pPr>
      <w:r>
        <w:rPr>
          <w:b/>
        </w:rPr>
        <w:t>This re-analysis has completely altered our interpretation of the altered variance.  It is possible that one of these facilities is an outlier, and that there either is or is not increase variance in HFD-fed animals, but without repeating this at several other animal facilities we can not make any conclusive statements.  As such we have removed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334318B9" w:rsidR="003A5DDA" w:rsidRDefault="003A5DDA" w:rsidP="000867BA">
      <w:pPr>
        <w:pStyle w:val="ListParagraph"/>
        <w:ind w:left="0"/>
        <w:rPr>
          <w:b/>
        </w:rPr>
      </w:pPr>
      <w:r>
        <w:rPr>
          <w:b/>
        </w:rPr>
        <w:t>Notably, there is quite strong consistency between cohorts 3 and 4.  The effects of fasting includes cohorts 3 +4, and the effects of hormonal predictability is only cohort 4.   The only other figure which combines these locations is the new Figure 1, and we have examined the fasting response at a cohort-level.  This is shown below:</w:t>
      </w:r>
      <w:bookmarkStart w:id="0" w:name="_GoBack"/>
      <w:bookmarkEnd w:id="0"/>
    </w:p>
    <w:p w14:paraId="3F6899F3" w14:textId="649D332C" w:rsidR="00380CA4" w:rsidRPr="00346627" w:rsidRDefault="00380CA4" w:rsidP="000867BA">
      <w:pPr>
        <w:pStyle w:val="ListParagraph"/>
        <w:ind w:left="0"/>
        <w:rPr>
          <w:b/>
        </w:rPr>
      </w:pPr>
    </w:p>
    <w:p w14:paraId="695C9009" w14:textId="77777777" w:rsidR="000867BA" w:rsidRDefault="000867BA" w:rsidP="000867BA">
      <w:pPr>
        <w:pStyle w:val="ListParagraph"/>
        <w:ind w:left="360"/>
      </w:pP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6CD35F2" w:rsidR="00480F77" w:rsidRDefault="00480F77" w:rsidP="00552AC8">
      <w:pPr>
        <w:pStyle w:val="ListParagraph"/>
        <w:ind w:left="360"/>
        <w:rPr>
          <w:b/>
        </w:rPr>
      </w:pP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F9A313B" w:rsidR="00480F77" w:rsidRDefault="00480F77" w:rsidP="00480F77">
      <w:pPr>
        <w:rPr>
          <w:b/>
        </w:rPr>
      </w:pPr>
      <w:r w:rsidRPr="00480F77">
        <w:rPr>
          <w:b/>
        </w:rPr>
        <w:t>Since absolute weight gain data are not included in the revised manusc</w:t>
      </w:r>
      <w:r w:rsidR="00F17272">
        <w:rPr>
          <w:b/>
        </w:rPr>
        <w:t>rip</w:t>
      </w:r>
      <w:r w:rsidR="00380CA4">
        <w:rPr>
          <w:b/>
        </w:rPr>
        <w:t>t they are presented in Figure 2</w:t>
      </w:r>
      <w:r w:rsidR="00F17272">
        <w:rPr>
          <w:b/>
        </w:rPr>
        <w:t xml:space="preserve"> of this response.  </w:t>
      </w:r>
    </w:p>
    <w:p w14:paraId="27591E32" w14:textId="77777777" w:rsidR="00F17272" w:rsidRDefault="00F17272" w:rsidP="00480F77">
      <w:pPr>
        <w:rPr>
          <w:b/>
        </w:rPr>
      </w:pPr>
    </w:p>
    <w:p w14:paraId="03EDF419" w14:textId="2F5F44DD" w:rsidR="00F17272" w:rsidRDefault="00F17272" w:rsidP="00480F77">
      <w:pPr>
        <w:rPr>
          <w:b/>
        </w:rPr>
      </w:pPr>
      <w:r>
        <w:rPr>
          <w:b/>
        </w:rPr>
        <w:t>Finally, as noted below in comment #12, we examined weight gain and fasting response in grams rather than in percent for the data presented in Figure 4.</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45541AC1" w:rsidR="001701BF" w:rsidRDefault="00F17272" w:rsidP="001701BF">
      <w:pPr>
        <w:pStyle w:val="ListParagraph"/>
        <w:numPr>
          <w:ilvl w:val="0"/>
          <w:numId w:val="2"/>
        </w:numPr>
      </w:pPr>
      <w:r>
        <w:rPr>
          <w:b/>
          <w:noProof/>
        </w:rPr>
        <mc:AlternateContent>
          <mc:Choice Requires="wps">
            <w:drawing>
              <wp:anchor distT="0" distB="0" distL="114300" distR="114300" simplePos="0" relativeHeight="251659264" behindDoc="0" locked="0" layoutInCell="1" allowOverlap="1" wp14:anchorId="55B19FDE" wp14:editId="3F5B29A3">
                <wp:simplePos x="0" y="0"/>
                <wp:positionH relativeFrom="column">
                  <wp:posOffset>1943100</wp:posOffset>
                </wp:positionH>
                <wp:positionV relativeFrom="paragraph">
                  <wp:posOffset>0</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E270C1" w:rsidRDefault="00E270C1">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E2044BF" w:rsidR="00E270C1" w:rsidRPr="00480F77" w:rsidRDefault="00E270C1">
                            <w:r>
                              <w:rPr>
                                <w:b/>
                              </w:rPr>
                              <w:t>Figure 2: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153pt;margin-top:0;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" filled="f" stroked="f">
                <v:textbox>
                  <w:txbxContent>
                    <w:p w14:paraId="1AA79A2F" w14:textId="6E925054" w:rsidR="00E270C1" w:rsidRDefault="00E270C1">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E2044BF" w:rsidR="00E270C1" w:rsidRPr="00480F77" w:rsidRDefault="00E270C1">
                      <w:r>
                        <w:rPr>
                          <w:b/>
                        </w:rPr>
                        <w:t>Figure 2: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r w:rsidR="00FC2429">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33215E4A"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215 day old cohort shown in Figure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7463ED7A" w:rsidR="00EF5C51" w:rsidRDefault="00EF5C51" w:rsidP="00EF5C51">
      <w:pPr>
        <w:ind w:left="360"/>
        <w:rPr>
          <w:b/>
          <w:color w:val="FF0000"/>
        </w:rPr>
      </w:pPr>
      <w:r w:rsidRPr="00EF5C51">
        <w:rPr>
          <w:b/>
          <w:color w:val="FF0000"/>
        </w:rPr>
        <w:t>For the ~215 day old mouse cohort shown in Figure 3A, these mice were maintained on NCD for a longer duration than other cohorts, before fasting responses were measured.</w:t>
      </w:r>
    </w:p>
    <w:p w14:paraId="31B1A6AF" w14:textId="77777777" w:rsidR="00EF5C51" w:rsidRDefault="00EF5C51" w:rsidP="00EF5C51">
      <w:pPr>
        <w:ind w:left="360"/>
        <w:rPr>
          <w:b/>
          <w:color w:val="FF0000"/>
        </w:rPr>
      </w:pPr>
    </w:p>
    <w:p w14:paraId="47783BBA" w14:textId="77777777" w:rsidR="00EF5C51" w:rsidRDefault="00EF5C51" w:rsidP="00EF5C51">
      <w:pPr>
        <w:pStyle w:val="ListParagraph"/>
        <w:numPr>
          <w:ilvl w:val="0"/>
          <w:numId w:val="2"/>
        </w:numPr>
      </w:pPr>
      <w:r>
        <w:t xml:space="preserve">There were also 2 outliers, did results include these individuals? </w:t>
      </w:r>
    </w:p>
    <w:p w14:paraId="1253792F" w14:textId="77777777" w:rsidR="00EF5C51" w:rsidRDefault="00EF5C51" w:rsidP="00EF5C51">
      <w:pPr>
        <w:pStyle w:val="ListParagraph"/>
        <w:ind w:left="360"/>
      </w:pPr>
    </w:p>
    <w:p w14:paraId="66B75B49" w14:textId="2416CEB5"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19CB5611" w:rsidR="003049AB" w:rsidRDefault="003049AB" w:rsidP="003049AB">
      <w:pPr>
        <w:rPr>
          <w:b/>
        </w:rPr>
      </w:pPr>
      <w:r w:rsidRPr="003049AB">
        <w:rPr>
          <w:b/>
        </w:rPr>
        <w:t>We disagree, our findings show that fasting responses at ~10 weeks of age are quite predictive of weight gain, but that the fasting response of a mouse is not stable over time.  This figure is essential to this point as noted in the discussion section:</w:t>
      </w:r>
    </w:p>
    <w:p w14:paraId="0DCA5023" w14:textId="77777777" w:rsidR="007E0977" w:rsidRDefault="007E0977" w:rsidP="003049AB">
      <w:pPr>
        <w:rPr>
          <w:b/>
        </w:rPr>
      </w:pPr>
    </w:p>
    <w:p w14:paraId="25710198" w14:textId="0509788B" w:rsidR="007E0977" w:rsidRDefault="007E0977" w:rsidP="007E0977">
      <w:pPr>
        <w:ind w:left="360"/>
        <w:rPr>
          <w:b/>
          <w:color w:val="FF0000"/>
        </w:rPr>
      </w:pPr>
      <w:r w:rsidRPr="007E0977">
        <w:rPr>
          <w:b/>
          <w:color w:val="FF0000"/>
        </w:rPr>
        <w:t xml:space="preserve">Of note it is interesting that fasting responses themselves are not stable throughout life on a per mouse basis (see Figure 3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77777777" w:rsidR="00B3527E" w:rsidRDefault="00B3527E" w:rsidP="00B3527E"/>
    <w:p w14:paraId="2F9A490A" w14:textId="238E7FFC"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023A25">
        <w:rPr>
          <w:b/>
        </w:rPr>
        <w:t xml:space="preserve"> (see Figure 2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7219907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3AA8B5A5"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Pr="00023A25">
        <w:rPr>
          <w:b/>
          <w:color w:val="FF0000"/>
        </w:rPr>
        <w:t>(Figure 4).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iet weight (Table 2 and Figure 4).</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Please be consistent with terminology utilising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This has been fixed, we thank the reviewer for noticing this error</w:t>
      </w:r>
      <w:r w:rsidR="005A7923">
        <w:rPr>
          <w:b/>
        </w:rPr>
        <w:t>.</w:t>
      </w:r>
    </w:p>
    <w:p w14:paraId="7857254F" w14:textId="1FEC1E1A" w:rsidR="005A7923" w:rsidRPr="003A791C" w:rsidRDefault="00B50A5D" w:rsidP="003A791C">
      <w:pPr>
        <w:rPr>
          <w:b/>
        </w:rPr>
      </w:pPr>
      <w:r>
        <w:rPr>
          <w:b/>
          <w:noProof/>
        </w:rPr>
        <mc:AlternateContent>
          <mc:Choice Requires="wps">
            <w:drawing>
              <wp:anchor distT="0" distB="0" distL="114300" distR="114300" simplePos="0" relativeHeight="251660288" behindDoc="0" locked="0" layoutInCell="1" allowOverlap="1" wp14:anchorId="1E149CD2" wp14:editId="50620096">
                <wp:simplePos x="0" y="0"/>
                <wp:positionH relativeFrom="column">
                  <wp:posOffset>-114300</wp:posOffset>
                </wp:positionH>
                <wp:positionV relativeFrom="paragraph">
                  <wp:posOffset>114300</wp:posOffset>
                </wp:positionV>
                <wp:extent cx="5486400" cy="62865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5486400" cy="6286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E270C1" w:rsidRDefault="00E270C1">
                            <w:pPr>
                              <w:rPr>
                                <w:b/>
                              </w:rPr>
                            </w:pPr>
                          </w:p>
                          <w:p w14:paraId="7416059F" w14:textId="07B6C203" w:rsidR="00E270C1" w:rsidRDefault="00E270C1">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E270C1" w:rsidRPr="00B50A5D" w:rsidRDefault="00E270C1">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8.95pt;margin-top:9pt;width:6in;height: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" filled="f" stroked="f">
                <v:textbox>
                  <w:txbxContent>
                    <w:p w14:paraId="1359F2FE" w14:textId="67C3BA8D" w:rsidR="00023A25" w:rsidRDefault="00023A25">
                      <w:pPr>
                        <w:rPr>
                          <w:b/>
                        </w:rPr>
                      </w:pPr>
                    </w:p>
                    <w:p w14:paraId="7416059F" w14:textId="07B6C203" w:rsidR="00023A25" w:rsidRDefault="00023A25">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023A25" w:rsidRPr="00B50A5D" w:rsidRDefault="00023A25">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p>
    <w:p w14:paraId="0EC2112C" w14:textId="77777777" w:rsidR="005A7923" w:rsidRDefault="00FC2429" w:rsidP="00FC2429">
      <w:pPr>
        <w:pStyle w:val="ListParagraph"/>
        <w:numPr>
          <w:ilvl w:val="0"/>
          <w:numId w:val="2"/>
        </w:numPr>
      </w:pPr>
      <w:r>
        <w:t xml:space="preserve">Figures 2 is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270F0436" w:rsidR="00D538A4" w:rsidRPr="00D538A4" w:rsidRDefault="00D538A4" w:rsidP="00D538A4">
      <w:pPr>
        <w:ind w:left="360"/>
        <w:rPr>
          <w:b/>
        </w:rPr>
      </w:pPr>
      <w:r w:rsidRPr="00D538A4">
        <w:rPr>
          <w:b/>
          <w:color w:val="FF0000"/>
        </w:rPr>
        <w:t xml:space="preserve">Due to the dramatically different fasting responses observed in NCD mice compared with CD mice (See Figure 3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 xml:space="preserve">Significant differences of were detected between several hormones (resistin, total ghrelin, GLP-1 and leptin) as well as fasting glucose levels between these diets.  These are consistent with previous reports of HFD induced changes relative to NCD diets for resistin and leptin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222B0F75" w:rsidR="00F2593F" w:rsidRPr="00F2593F" w:rsidRDefault="00F2593F" w:rsidP="00FC2429">
      <w:pPr>
        <w:rPr>
          <w:b/>
        </w:rPr>
      </w:pPr>
      <w:r>
        <w:rPr>
          <w:b/>
        </w:rPr>
        <w:t>Although, it was not specified which results are not novel or which results are not supported by the authors,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biorxiv already. </w:t>
      </w:r>
      <w:hyperlink r:id="rId10"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440081E8" w:rsidR="0045263D" w:rsidRPr="0082040F" w:rsidRDefault="00EA33F9" w:rsidP="00FC2429">
      <w:pPr>
        <w:rPr>
          <w:b/>
        </w:rPr>
      </w:pPr>
      <w:r w:rsidRPr="0082040F">
        <w:rPr>
          <w:b/>
        </w:rPr>
        <w:t>With respect to the novelty and previous publication issue</w:t>
      </w:r>
      <w:r w:rsidR="0045263D" w:rsidRPr="0082040F">
        <w:rPr>
          <w:b/>
        </w:rPr>
        <w:t xml:space="preserve">, there is a quite simple explanation.  Biorxiv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RoMEO database (</w:t>
      </w:r>
      <w:hyperlink r:id="rId11"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76AE4D0" w:rsidR="00617CC1" w:rsidRPr="00D966C7" w:rsidRDefault="00617CC1" w:rsidP="00617CC1">
      <w:pPr>
        <w:pStyle w:val="ListParagraph"/>
        <w:numPr>
          <w:ilvl w:val="0"/>
          <w:numId w:val="3"/>
        </w:numPr>
        <w:rPr>
          <w:b/>
        </w:rPr>
      </w:pPr>
      <w:r w:rsidRPr="00D966C7">
        <w:rPr>
          <w:b/>
        </w:rPr>
        <w:t xml:space="preserve">Based on a suggestion of someone who read the article on biorxiv, we tested the assumption that the pre-diet hormones and </w:t>
      </w:r>
      <w:r w:rsidR="0012536A" w:rsidRPr="00D966C7">
        <w:rPr>
          <w:b/>
        </w:rPr>
        <w:t xml:space="preserve">body weight gain (both absolute and percent) fit a normal distribution.  We did this via a Shapiro-Wilk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D966C7">
        <w:rPr>
          <w:b/>
        </w:rPr>
        <w:t xml:space="preserve"> 3</w:t>
      </w:r>
      <w:r w:rsidR="00C3790F">
        <w:rPr>
          <w:b/>
        </w:rPr>
        <w:t xml:space="preserve"> and 4.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 xml:space="preserve">Correlations were determined using Spearman’s rho after testing whether the covariates were normally distributed (Shapiro-Wilk test p&lt;0.05).  </w:t>
      </w:r>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24DF8"/>
    <w:rsid w:val="00257D04"/>
    <w:rsid w:val="003049AB"/>
    <w:rsid w:val="00346627"/>
    <w:rsid w:val="00380CA4"/>
    <w:rsid w:val="003A5DDA"/>
    <w:rsid w:val="003A791C"/>
    <w:rsid w:val="0045263D"/>
    <w:rsid w:val="00480F77"/>
    <w:rsid w:val="004810A3"/>
    <w:rsid w:val="004B4ED6"/>
    <w:rsid w:val="004C309B"/>
    <w:rsid w:val="004C4E28"/>
    <w:rsid w:val="00501B5F"/>
    <w:rsid w:val="00552AC8"/>
    <w:rsid w:val="005741FE"/>
    <w:rsid w:val="00594BC2"/>
    <w:rsid w:val="005A7923"/>
    <w:rsid w:val="00617CC1"/>
    <w:rsid w:val="00617FF3"/>
    <w:rsid w:val="0065339D"/>
    <w:rsid w:val="00686E64"/>
    <w:rsid w:val="00687B7A"/>
    <w:rsid w:val="00695369"/>
    <w:rsid w:val="006A270D"/>
    <w:rsid w:val="006A661A"/>
    <w:rsid w:val="006C56B0"/>
    <w:rsid w:val="006F4BDF"/>
    <w:rsid w:val="00701DE8"/>
    <w:rsid w:val="0074124A"/>
    <w:rsid w:val="007520EE"/>
    <w:rsid w:val="00774DDD"/>
    <w:rsid w:val="007840C4"/>
    <w:rsid w:val="007B01D8"/>
    <w:rsid w:val="007E0977"/>
    <w:rsid w:val="007E171E"/>
    <w:rsid w:val="00807942"/>
    <w:rsid w:val="0082040F"/>
    <w:rsid w:val="009109D7"/>
    <w:rsid w:val="009E609F"/>
    <w:rsid w:val="00A34EF3"/>
    <w:rsid w:val="00A86DD4"/>
    <w:rsid w:val="00A91CAE"/>
    <w:rsid w:val="00A94DF2"/>
    <w:rsid w:val="00AA4F71"/>
    <w:rsid w:val="00AA5EFD"/>
    <w:rsid w:val="00AE1279"/>
    <w:rsid w:val="00B3527E"/>
    <w:rsid w:val="00B50A5D"/>
    <w:rsid w:val="00B775C2"/>
    <w:rsid w:val="00B879CE"/>
    <w:rsid w:val="00BD4565"/>
    <w:rsid w:val="00C04A86"/>
    <w:rsid w:val="00C3790F"/>
    <w:rsid w:val="00C414FC"/>
    <w:rsid w:val="00C452F0"/>
    <w:rsid w:val="00C5168C"/>
    <w:rsid w:val="00C73CB5"/>
    <w:rsid w:val="00C821B5"/>
    <w:rsid w:val="00CB7625"/>
    <w:rsid w:val="00CD680E"/>
    <w:rsid w:val="00D034C3"/>
    <w:rsid w:val="00D26FE4"/>
    <w:rsid w:val="00D51751"/>
    <w:rsid w:val="00D538A4"/>
    <w:rsid w:val="00D60D3E"/>
    <w:rsid w:val="00D851E3"/>
    <w:rsid w:val="00D966C7"/>
    <w:rsid w:val="00DC038A"/>
    <w:rsid w:val="00E10E45"/>
    <w:rsid w:val="00E1186E"/>
    <w:rsid w:val="00E270C1"/>
    <w:rsid w:val="00E31140"/>
    <w:rsid w:val="00E429CB"/>
    <w:rsid w:val="00EA33F9"/>
    <w:rsid w:val="00EB52D2"/>
    <w:rsid w:val="00EC716A"/>
    <w:rsid w:val="00EF5C51"/>
    <w:rsid w:val="00F17272"/>
    <w:rsid w:val="00F2593F"/>
    <w:rsid w:val="00F87980"/>
    <w:rsid w:val="00F93C51"/>
    <w:rsid w:val="00FC2429"/>
    <w:rsid w:val="00FD21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herpa.ac.uk/romeo/issn/2090-0708/"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20.png"/><Relationship Id="rId10" Type="http://schemas.openxmlformats.org/officeDocument/2006/relationships/hyperlink" Target="http://biorxiv.org/content/early/2014/04/23/0042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9</TotalTime>
  <Pages>12</Pages>
  <Words>10364</Words>
  <Characters>59078</Characters>
  <Application>Microsoft Macintosh Word</Application>
  <DocSecurity>0</DocSecurity>
  <Lines>492</Lines>
  <Paragraphs>138</Paragraphs>
  <ScaleCrop>false</ScaleCrop>
  <Company>UT-HSC</Company>
  <LinksUpToDate>false</LinksUpToDate>
  <CharactersWithSpaces>69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6</cp:revision>
  <dcterms:created xsi:type="dcterms:W3CDTF">2014-05-23T11:57:00Z</dcterms:created>
  <dcterms:modified xsi:type="dcterms:W3CDTF">2014-06-04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